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800B45">
      <w:pPr>
        <w:pStyle w:val="Title"/>
      </w:pPr>
      <w:r>
        <w:t>Written Assignment 2</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800B45" w:rsidP="002F170D">
      <w:pPr>
        <w:pStyle w:val="SectionTitle"/>
      </w:pPr>
      <w:r>
        <w:lastRenderedPageBreak/>
        <w:t>Written Assignment 2</w:t>
      </w:r>
    </w:p>
    <w:p w:rsidR="00373CA4" w:rsidRDefault="007911AA" w:rsidP="00800B45">
      <w:pPr>
        <w:rPr>
          <w:rFonts w:ascii="Times New Roman" w:hAnsi="Times New Roman" w:cs="Times New Roman"/>
        </w:rPr>
      </w:pPr>
      <w:r>
        <w:rPr>
          <w:rFonts w:ascii="Times New Roman" w:hAnsi="Times New Roman" w:cs="Times New Roman"/>
        </w:rPr>
        <w:t xml:space="preserve">An organization always requires a purpose in order to operate. </w:t>
      </w:r>
      <w:r w:rsidR="00974697">
        <w:rPr>
          <w:rFonts w:ascii="Times New Roman" w:hAnsi="Times New Roman" w:cs="Times New Roman"/>
        </w:rPr>
        <w:t>This purpose is then defined through its mission statement and assesses the nature of its goals, purposes</w:t>
      </w:r>
      <w:r w:rsidR="00D42247">
        <w:rPr>
          <w:rFonts w:ascii="Times New Roman" w:hAnsi="Times New Roman" w:cs="Times New Roman"/>
        </w:rPr>
        <w:t>,</w:t>
      </w:r>
      <w:r w:rsidR="00974697">
        <w:rPr>
          <w:rFonts w:ascii="Times New Roman" w:hAnsi="Times New Roman" w:cs="Times New Roman"/>
        </w:rPr>
        <w:t xml:space="preserve"> and philosophies in an effort to achieve all that is needed. </w:t>
      </w:r>
      <w:r w:rsidR="00334AC7">
        <w:rPr>
          <w:rFonts w:ascii="Times New Roman" w:hAnsi="Times New Roman" w:cs="Times New Roman"/>
        </w:rPr>
        <w:t>According to</w:t>
      </w:r>
      <w:r w:rsidR="00B11F65" w:rsidRPr="00B11F65">
        <w:rPr>
          <w:rFonts w:ascii="Times New Roman" w:hAnsi="Times New Roman" w:cs="Times New Roman"/>
        </w:rPr>
        <w:t xml:space="preserve"> </w:t>
      </w:r>
      <w:r w:rsidR="00B11F65">
        <w:rPr>
          <w:rFonts w:ascii="Times New Roman" w:hAnsi="Times New Roman" w:cs="Times New Roman"/>
        </w:rPr>
        <w:t>MacLeod (2016)</w:t>
      </w:r>
      <w:r w:rsidR="00B11F65">
        <w:rPr>
          <w:rFonts w:ascii="Times New Roman" w:hAnsi="Times New Roman" w:cs="Times New Roman"/>
        </w:rPr>
        <w:t xml:space="preserve">, mission, vision and the value statement play a key role in the alignment of the organization, which in-turn promotes </w:t>
      </w:r>
      <w:r w:rsidR="00F6407D">
        <w:rPr>
          <w:rFonts w:ascii="Times New Roman" w:hAnsi="Times New Roman" w:cs="Times New Roman"/>
        </w:rPr>
        <w:t xml:space="preserve">interdisciplinary </w:t>
      </w:r>
      <w:r w:rsidR="00F6407D">
        <w:rPr>
          <w:rFonts w:ascii="Times New Roman" w:hAnsi="Times New Roman" w:cs="Times New Roman"/>
        </w:rPr>
        <w:t xml:space="preserve">coordination and efficiency. This idea was furthered by </w:t>
      </w:r>
      <w:r w:rsidR="00F6407D">
        <w:rPr>
          <w:rFonts w:ascii="Times New Roman" w:hAnsi="Times New Roman" w:cs="Times New Roman"/>
        </w:rPr>
        <w:t>Berryman, Palmer, Kohl &amp; Parham (2013)</w:t>
      </w:r>
      <w:r w:rsidR="00F6407D">
        <w:rPr>
          <w:rFonts w:ascii="Times New Roman" w:hAnsi="Times New Roman" w:cs="Times New Roman"/>
        </w:rPr>
        <w:t>, who stated that coordinated care</w:t>
      </w:r>
      <w:r w:rsidR="00373CA4">
        <w:rPr>
          <w:rFonts w:ascii="Times New Roman" w:hAnsi="Times New Roman" w:cs="Times New Roman"/>
        </w:rPr>
        <w:t xml:space="preserve"> is crucial, </w:t>
      </w:r>
      <w:r w:rsidR="00DA70CB">
        <w:rPr>
          <w:rFonts w:ascii="Times New Roman" w:hAnsi="Times New Roman" w:cs="Times New Roman"/>
        </w:rPr>
        <w:t xml:space="preserve">which prevents unnecessary </w:t>
      </w:r>
      <w:r w:rsidR="00F83B1E">
        <w:rPr>
          <w:rFonts w:ascii="Times New Roman" w:hAnsi="Times New Roman" w:cs="Times New Roman"/>
        </w:rPr>
        <w:t>spending</w:t>
      </w:r>
      <w:r w:rsidR="009A1875">
        <w:rPr>
          <w:rFonts w:ascii="Times New Roman" w:hAnsi="Times New Roman" w:cs="Times New Roman"/>
        </w:rPr>
        <w:t xml:space="preserve"> in healthcare. Thus, this paper seeks to explore the mission and goals of an organization, along with the </w:t>
      </w:r>
      <w:r w:rsidR="00223785">
        <w:rPr>
          <w:rFonts w:ascii="Times New Roman" w:hAnsi="Times New Roman" w:cs="Times New Roman"/>
        </w:rPr>
        <w:t>strengths and the weaknesses of the nursing strategies.</w:t>
      </w:r>
    </w:p>
    <w:p w:rsidR="00800B45" w:rsidRDefault="00800B45" w:rsidP="006625B9">
      <w:pPr>
        <w:pStyle w:val="Heading1"/>
      </w:pPr>
      <w:r>
        <w:t xml:space="preserve">Nursing Mission </w:t>
      </w:r>
      <w:r w:rsidR="006625B9">
        <w:t>and Individual Role</w:t>
      </w:r>
    </w:p>
    <w:p w:rsidR="00800B45" w:rsidRDefault="00CA021D" w:rsidP="008647E3">
      <w:pPr>
        <w:rPr>
          <w:rFonts w:ascii="Times New Roman" w:hAnsi="Times New Roman" w:cs="Times New Roman"/>
        </w:rPr>
      </w:pPr>
      <w:r>
        <w:rPr>
          <w:rFonts w:ascii="Times New Roman" w:hAnsi="Times New Roman" w:cs="Times New Roman"/>
        </w:rPr>
        <w:t xml:space="preserve">The nursing mission </w:t>
      </w:r>
      <w:r w:rsidR="002B50E6">
        <w:rPr>
          <w:rFonts w:ascii="Times New Roman" w:hAnsi="Times New Roman" w:cs="Times New Roman"/>
        </w:rPr>
        <w:t>of the organization being</w:t>
      </w:r>
      <w:r w:rsidR="0066723E">
        <w:rPr>
          <w:rFonts w:ascii="Times New Roman" w:hAnsi="Times New Roman" w:cs="Times New Roman"/>
        </w:rPr>
        <w:t xml:space="preserve"> i.e. Ohio Hills Healthcare Services</w:t>
      </w:r>
      <w:r w:rsidR="002B50E6">
        <w:rPr>
          <w:rFonts w:ascii="Times New Roman" w:hAnsi="Times New Roman" w:cs="Times New Roman"/>
        </w:rPr>
        <w:t xml:space="preserve"> studied </w:t>
      </w:r>
      <w:r w:rsidR="0066723E">
        <w:rPr>
          <w:rFonts w:ascii="Times New Roman" w:hAnsi="Times New Roman" w:cs="Times New Roman"/>
        </w:rPr>
        <w:t xml:space="preserve">is to use the </w:t>
      </w:r>
      <w:r w:rsidR="002B50E6">
        <w:rPr>
          <w:rFonts w:ascii="Times New Roman" w:hAnsi="Times New Roman" w:cs="Times New Roman"/>
        </w:rPr>
        <w:t>nursing</w:t>
      </w:r>
      <w:r w:rsidR="00FD1661">
        <w:rPr>
          <w:rFonts w:ascii="Times New Roman" w:hAnsi="Times New Roman" w:cs="Times New Roman"/>
        </w:rPr>
        <w:t xml:space="preserve"> knowledge, skills</w:t>
      </w:r>
      <w:r w:rsidR="00D42247">
        <w:rPr>
          <w:rFonts w:ascii="Times New Roman" w:hAnsi="Times New Roman" w:cs="Times New Roman"/>
        </w:rPr>
        <w:t>,</w:t>
      </w:r>
      <w:r w:rsidR="00FD1661">
        <w:rPr>
          <w:rFonts w:ascii="Times New Roman" w:hAnsi="Times New Roman" w:cs="Times New Roman"/>
        </w:rPr>
        <w:t xml:space="preserve"> and compassion to have a positive impact on the life of people by providing </w:t>
      </w:r>
      <w:r w:rsidR="0066723E">
        <w:rPr>
          <w:rFonts w:ascii="Times New Roman" w:hAnsi="Times New Roman" w:cs="Times New Roman"/>
        </w:rPr>
        <w:t xml:space="preserve">them with </w:t>
      </w:r>
      <w:r w:rsidR="0066723E">
        <w:rPr>
          <w:rFonts w:ascii="Times New Roman" w:hAnsi="Times New Roman" w:cs="Times New Roman"/>
        </w:rPr>
        <w:t>patient-centered care</w:t>
      </w:r>
      <w:r w:rsidR="0066723E">
        <w:rPr>
          <w:rFonts w:ascii="Times New Roman" w:hAnsi="Times New Roman" w:cs="Times New Roman"/>
        </w:rPr>
        <w:t xml:space="preserve"> </w:t>
      </w:r>
      <w:r w:rsidR="0066723E">
        <w:rPr>
          <w:rFonts w:ascii="Times New Roman" w:hAnsi="Times New Roman" w:cs="Times New Roman"/>
        </w:rPr>
        <w:fldChar w:fldCharType="begin"/>
      </w:r>
      <w:r w:rsidR="0066723E">
        <w:rPr>
          <w:rFonts w:ascii="Times New Roman" w:hAnsi="Times New Roman" w:cs="Times New Roman"/>
        </w:rPr>
        <w:instrText xml:space="preserve"> ADDIN ZOTERO_ITEM CSL_CITATION {"citationID":"mgRgszl9","properties":{"formattedCitation":"(Ohio Hills, 2019)","plainCitation":"(Ohio Hills, 2019)","noteIndex":0},"citationItems":[{"id":1189,"uris":["http://zotero.org/users/local/0omESN17/items/Q9QNMZLV"],"uri":["http://zotero.org/users/local/0omESN17/items/Q9QNMZLV"],"itemData":{"id":1189,"type":"webpage","title":"Ohio Hills Health Services","abstract":"Ohio Hills Health Services","URL":"https://www.ohiohillshealthservices.com","author":[{"family":"Ohio Hills","given":""}],"issued":{"date-parts":[["2019"]]},"accessed":{"date-parts":[["2019",10,8]]}}}],"schema":"https://github.com/citation-style-language/schema/raw/master/csl-citation.json"} </w:instrText>
      </w:r>
      <w:r w:rsidR="0066723E">
        <w:rPr>
          <w:rFonts w:ascii="Times New Roman" w:hAnsi="Times New Roman" w:cs="Times New Roman"/>
        </w:rPr>
        <w:fldChar w:fldCharType="separate"/>
      </w:r>
      <w:r w:rsidR="0066723E" w:rsidRPr="0066723E">
        <w:rPr>
          <w:rFonts w:ascii="Times New Roman" w:hAnsi="Times New Roman" w:cs="Times New Roman"/>
        </w:rPr>
        <w:t>(Ohio Hills, 2019)</w:t>
      </w:r>
      <w:r w:rsidR="0066723E">
        <w:rPr>
          <w:rFonts w:ascii="Times New Roman" w:hAnsi="Times New Roman" w:cs="Times New Roman"/>
        </w:rPr>
        <w:fldChar w:fldCharType="end"/>
      </w:r>
      <w:r w:rsidR="0066723E">
        <w:rPr>
          <w:rFonts w:ascii="Times New Roman" w:hAnsi="Times New Roman" w:cs="Times New Roman"/>
        </w:rPr>
        <w:t xml:space="preserve">. The nursing organization at Ohio Hills </w:t>
      </w:r>
      <w:r w:rsidR="00985D1A">
        <w:rPr>
          <w:rFonts w:ascii="Times New Roman" w:hAnsi="Times New Roman" w:cs="Times New Roman"/>
        </w:rPr>
        <w:t xml:space="preserve">reflects the depiction of nursing given by the </w:t>
      </w:r>
      <w:r w:rsidR="00CF43D9">
        <w:rPr>
          <w:rFonts w:ascii="Times New Roman" w:hAnsi="Times New Roman" w:cs="Times New Roman"/>
        </w:rPr>
        <w:t>American Nursing Association</w:t>
      </w:r>
      <w:r w:rsidR="00CF43D9">
        <w:rPr>
          <w:rFonts w:ascii="Times New Roman" w:hAnsi="Times New Roman" w:cs="Times New Roman"/>
        </w:rPr>
        <w:t xml:space="preserve">. </w:t>
      </w:r>
      <w:r w:rsidR="008647E3">
        <w:rPr>
          <w:rFonts w:ascii="Times New Roman" w:hAnsi="Times New Roman" w:cs="Times New Roman"/>
        </w:rPr>
        <w:t>It requires intuition, respect for human dignity and knowledge gained through proper education and experience (American Nurses Association Enterprise, 2018).</w:t>
      </w:r>
      <w:r w:rsidR="00800B45">
        <w:rPr>
          <w:rFonts w:ascii="Times New Roman" w:hAnsi="Times New Roman" w:cs="Times New Roman"/>
        </w:rPr>
        <w:t xml:space="preserve"> </w:t>
      </w:r>
    </w:p>
    <w:p w:rsidR="008647E3" w:rsidRDefault="008647E3" w:rsidP="008647E3">
      <w:pPr>
        <w:rPr>
          <w:rFonts w:ascii="Times New Roman" w:hAnsi="Times New Roman" w:cs="Times New Roman"/>
        </w:rPr>
      </w:pPr>
      <w:r>
        <w:rPr>
          <w:rFonts w:ascii="Times New Roman" w:hAnsi="Times New Roman" w:cs="Times New Roman"/>
        </w:rPr>
        <w:t>The unit that I work with aims to</w:t>
      </w:r>
      <w:r w:rsidRPr="008647E3">
        <w:rPr>
          <w:rFonts w:ascii="Times New Roman" w:hAnsi="Times New Roman" w:cs="Times New Roman"/>
        </w:rPr>
        <w:t xml:space="preserve"> </w:t>
      </w:r>
      <w:r>
        <w:rPr>
          <w:rFonts w:ascii="Times New Roman" w:hAnsi="Times New Roman" w:cs="Times New Roman"/>
        </w:rPr>
        <w:t xml:space="preserve">provide excellent, seamless care through a dedicated team by utilizing innovative treatments </w:t>
      </w:r>
      <w:r>
        <w:rPr>
          <w:rFonts w:ascii="Times New Roman" w:hAnsi="Times New Roman" w:cs="Times New Roman"/>
        </w:rPr>
        <w:t xml:space="preserve">and patient-centered care </w:t>
      </w:r>
      <w:r>
        <w:rPr>
          <w:rFonts w:ascii="Times New Roman" w:hAnsi="Times New Roman" w:cs="Times New Roman"/>
        </w:rPr>
        <w:fldChar w:fldCharType="begin"/>
      </w:r>
      <w:r>
        <w:rPr>
          <w:rFonts w:ascii="Times New Roman" w:hAnsi="Times New Roman" w:cs="Times New Roman"/>
        </w:rPr>
        <w:instrText xml:space="preserve"> ADDIN ZOTERO_ITEM CSL_CITATION {"citationID":"lDjqFtOT","properties":{"formattedCitation":"(Ohio Hills, 2019)","plainCitation":"(Ohio Hills, 2019)","noteIndex":0},"citationItems":[{"id":1189,"uris":["http://zotero.org/users/local/0omESN17/items/Q9QNMZLV"],"uri":["http://zotero.org/users/local/0omESN17/items/Q9QNMZLV"],"itemData":{"id":1189,"type":"webpage","title":"Ohio Hills Health Services","abstract":"Ohio Hills Health Services","URL":"https://www.ohiohillshealthservices.com","author":[{"family":"Ohio Hills","given":""}],"issued":{"date-parts":[["2019"]]},"accessed":{"date-parts":[["2019",10,8]]}}}],"schema":"https://github.com/citation-style-language/schema/raw/master/csl-citation.json"} </w:instrText>
      </w:r>
      <w:r>
        <w:rPr>
          <w:rFonts w:ascii="Times New Roman" w:hAnsi="Times New Roman" w:cs="Times New Roman"/>
        </w:rPr>
        <w:fldChar w:fldCharType="separate"/>
      </w:r>
      <w:r w:rsidRPr="008647E3">
        <w:rPr>
          <w:rFonts w:ascii="Times New Roman" w:hAnsi="Times New Roman" w:cs="Times New Roman"/>
        </w:rPr>
        <w:t>(Ohio Hills, 2019)</w:t>
      </w:r>
      <w:r>
        <w:rPr>
          <w:rFonts w:ascii="Times New Roman" w:hAnsi="Times New Roman" w:cs="Times New Roman"/>
        </w:rPr>
        <w:fldChar w:fldCharType="end"/>
      </w:r>
      <w:r>
        <w:rPr>
          <w:rFonts w:ascii="Times New Roman" w:hAnsi="Times New Roman" w:cs="Times New Roman"/>
        </w:rPr>
        <w:t>.</w:t>
      </w:r>
      <w:r w:rsidR="00742904">
        <w:rPr>
          <w:rFonts w:ascii="Times New Roman" w:hAnsi="Times New Roman" w:cs="Times New Roman"/>
        </w:rPr>
        <w:t xml:space="preserve"> This philosophy is </w:t>
      </w:r>
      <w:r w:rsidR="00742904">
        <w:rPr>
          <w:rFonts w:ascii="Times New Roman" w:hAnsi="Times New Roman" w:cs="Times New Roman"/>
        </w:rPr>
        <w:t>consistent with the mission of the organization</w:t>
      </w:r>
      <w:r w:rsidR="00742904">
        <w:rPr>
          <w:rFonts w:ascii="Times New Roman" w:hAnsi="Times New Roman" w:cs="Times New Roman"/>
        </w:rPr>
        <w:t xml:space="preserve"> and focuses </w:t>
      </w:r>
      <w:r w:rsidR="00742904">
        <w:rPr>
          <w:rFonts w:ascii="Times New Roman" w:hAnsi="Times New Roman" w:cs="Times New Roman"/>
        </w:rPr>
        <w:t>on improved community health with affordable care and positive patient outcomes and experiences.</w:t>
      </w:r>
      <w:r w:rsidR="00742904">
        <w:rPr>
          <w:rFonts w:ascii="Times New Roman" w:hAnsi="Times New Roman" w:cs="Times New Roman"/>
        </w:rPr>
        <w:t xml:space="preserve"> </w:t>
      </w:r>
      <w:r w:rsidR="006625B9">
        <w:rPr>
          <w:rFonts w:ascii="Times New Roman" w:hAnsi="Times New Roman" w:cs="Times New Roman"/>
        </w:rPr>
        <w:t xml:space="preserve">My individual role here was to </w:t>
      </w:r>
      <w:r w:rsidR="006625B9">
        <w:rPr>
          <w:rFonts w:ascii="Times New Roman" w:hAnsi="Times New Roman" w:cs="Times New Roman"/>
        </w:rPr>
        <w:t>use my nursing skills and experience to work collaboratively with other disciplines to provide excellent individualized care to my patients by using innovative treatment methods to achieve the best possible outcome for my client.</w:t>
      </w:r>
    </w:p>
    <w:p w:rsidR="006625B9" w:rsidRDefault="006625B9" w:rsidP="006625B9">
      <w:pPr>
        <w:pStyle w:val="Heading1"/>
      </w:pPr>
      <w:r>
        <w:lastRenderedPageBreak/>
        <w:t>Structure of the Nursing Department</w:t>
      </w:r>
    </w:p>
    <w:p w:rsidR="006625B9" w:rsidRPr="006625B9" w:rsidRDefault="004E6F1D" w:rsidP="006625B9">
      <w:r>
        <w:t xml:space="preserve">A decentralized philosophy was used to structure the nursing department. Here, the nurses were empowered to make sound decisions with regard to the topics that impacted their work and the environment that they operated in through councils and committees, with each committee being tasked </w:t>
      </w:r>
      <w:r w:rsidR="003B6B63">
        <w:t xml:space="preserve">to participate in the hiring process to support the new staff. The shared governance model allowed for the practice to be improved upon, </w:t>
      </w:r>
      <w:r w:rsidR="008A6973">
        <w:t xml:space="preserve">which created </w:t>
      </w:r>
      <w:r w:rsidR="008A6973">
        <w:rPr>
          <w:rFonts w:ascii="Times New Roman" w:hAnsi="Times New Roman" w:cs="Times New Roman"/>
        </w:rPr>
        <w:t>an environment that encourages actions and decision-making to remain effective and close to the point of service</w:t>
      </w:r>
      <w:r w:rsidR="008A6973">
        <w:rPr>
          <w:rFonts w:ascii="Times New Roman" w:hAnsi="Times New Roman" w:cs="Times New Roman"/>
        </w:rPr>
        <w:t xml:space="preserve"> </w:t>
      </w:r>
      <w:r w:rsidR="008A6973">
        <w:rPr>
          <w:rFonts w:ascii="Times New Roman" w:hAnsi="Times New Roman" w:cs="Times New Roman"/>
        </w:rPr>
        <w:fldChar w:fldCharType="begin"/>
      </w:r>
      <w:r w:rsidR="008A6973">
        <w:rPr>
          <w:rFonts w:ascii="Times New Roman" w:hAnsi="Times New Roman" w:cs="Times New Roman"/>
        </w:rPr>
        <w:instrText xml:space="preserve"> ADDIN ZOTERO_TEMP </w:instrText>
      </w:r>
      <w:r w:rsidR="008A6973">
        <w:rPr>
          <w:rFonts w:ascii="Times New Roman" w:hAnsi="Times New Roman" w:cs="Times New Roman"/>
        </w:rPr>
        <w:fldChar w:fldCharType="separate"/>
      </w:r>
      <w:r w:rsidR="008A6973" w:rsidRPr="008A6973">
        <w:rPr>
          <w:rFonts w:ascii="Times New Roman" w:hAnsi="Times New Roman" w:cs="Times New Roman"/>
        </w:rPr>
        <w:t>(Huber, 201</w:t>
      </w:r>
      <w:r w:rsidR="008A6973">
        <w:rPr>
          <w:rFonts w:ascii="Times New Roman" w:hAnsi="Times New Roman" w:cs="Times New Roman"/>
        </w:rPr>
        <w:t>4</w:t>
      </w:r>
      <w:r w:rsidR="008A6973" w:rsidRPr="008A6973">
        <w:rPr>
          <w:rFonts w:ascii="Times New Roman" w:hAnsi="Times New Roman" w:cs="Times New Roman"/>
        </w:rPr>
        <w:t>)</w:t>
      </w:r>
      <w:r w:rsidR="008A6973">
        <w:rPr>
          <w:rFonts w:ascii="Times New Roman" w:hAnsi="Times New Roman" w:cs="Times New Roman"/>
        </w:rPr>
        <w:fldChar w:fldCharType="end"/>
      </w:r>
      <w:r w:rsidR="008A6973">
        <w:rPr>
          <w:rFonts w:ascii="Times New Roman" w:hAnsi="Times New Roman" w:cs="Times New Roman"/>
        </w:rPr>
        <w:t>.</w:t>
      </w:r>
      <w:r w:rsidR="008A6973" w:rsidRPr="008A6973">
        <w:rPr>
          <w:rFonts w:ascii="Times New Roman" w:hAnsi="Times New Roman" w:cs="Times New Roman"/>
        </w:rPr>
        <w:t xml:space="preserve"> </w:t>
      </w:r>
    </w:p>
    <w:p w:rsidR="00223785" w:rsidRDefault="00223785" w:rsidP="008A6973">
      <w:pPr>
        <w:pStyle w:val="Heading1"/>
      </w:pPr>
      <w:r w:rsidRPr="001B15D6">
        <w:t>Pros and Cons of the Organizational Model</w:t>
      </w:r>
    </w:p>
    <w:p w:rsidR="00C72F48" w:rsidRPr="008A6973" w:rsidRDefault="00C72F48" w:rsidP="00C72F48">
      <w:r>
        <w:t xml:space="preserve">This model, just like any, is accompanied </w:t>
      </w:r>
      <w:r w:rsidR="00D42247">
        <w:t>by</w:t>
      </w:r>
      <w:r>
        <w:t xml:space="preserve"> its own set of pros and cons. </w:t>
      </w:r>
      <w:r>
        <w:rPr>
          <w:rFonts w:ascii="Times New Roman" w:hAnsi="Times New Roman" w:cs="Times New Roman"/>
        </w:rPr>
        <w:t>The pros of a decentralized shared governance model are increased accountability and transparency as staff members take responsibility for their decisions and work, future leaders are developed in the shared governance process and sharing of ideas promotes innovation in the workplace. Despite being so extensive in nature, the pros of the process greatly outweigh the con, considering the sheer number of satisfied patients that walk through the door at the end of the day.</w:t>
      </w:r>
    </w:p>
    <w:p w:rsidR="00223785" w:rsidRDefault="00C72F48" w:rsidP="00C72F48">
      <w:pPr>
        <w:pStyle w:val="Heading1"/>
      </w:pPr>
      <w:r>
        <w:t>Ways to Strength the Mission through Strategies</w:t>
      </w:r>
    </w:p>
    <w:p w:rsidR="00C72F48" w:rsidRDefault="00DE1731" w:rsidP="00C72F48">
      <w:pPr>
        <w:rPr>
          <w:rFonts w:ascii="Times New Roman" w:hAnsi="Times New Roman" w:cs="Times New Roman"/>
        </w:rPr>
      </w:pPr>
      <w:r>
        <w:t xml:space="preserve">We could always consider organizing a health fair, where staff nurses could volunteer their services </w:t>
      </w:r>
      <w:r w:rsidR="007D5110">
        <w:t xml:space="preserve">by testing </w:t>
      </w:r>
      <w:r w:rsidR="007D5110">
        <w:rPr>
          <w:rFonts w:ascii="Times New Roman" w:hAnsi="Times New Roman" w:cs="Times New Roman"/>
        </w:rPr>
        <w:t xml:space="preserve">blood sugar </w:t>
      </w:r>
      <w:r w:rsidR="007D5110">
        <w:rPr>
          <w:rFonts w:ascii="Times New Roman" w:hAnsi="Times New Roman" w:cs="Times New Roman"/>
        </w:rPr>
        <w:t xml:space="preserve">levels, </w:t>
      </w:r>
      <w:r w:rsidR="007D5110">
        <w:rPr>
          <w:rFonts w:ascii="Times New Roman" w:hAnsi="Times New Roman" w:cs="Times New Roman"/>
        </w:rPr>
        <w:t>blood pressure</w:t>
      </w:r>
      <w:r w:rsidR="007D5110">
        <w:rPr>
          <w:rFonts w:ascii="Times New Roman" w:hAnsi="Times New Roman" w:cs="Times New Roman"/>
        </w:rPr>
        <w:t>,</w:t>
      </w:r>
      <w:r w:rsidR="007D5110" w:rsidRPr="007D5110">
        <w:rPr>
          <w:rFonts w:ascii="Times New Roman" w:hAnsi="Times New Roman" w:cs="Times New Roman"/>
        </w:rPr>
        <w:t xml:space="preserve"> </w:t>
      </w:r>
      <w:r w:rsidR="007D5110">
        <w:rPr>
          <w:rFonts w:ascii="Times New Roman" w:hAnsi="Times New Roman" w:cs="Times New Roman"/>
        </w:rPr>
        <w:t>skin cancer screening</w:t>
      </w:r>
      <w:r w:rsidR="007D5110">
        <w:rPr>
          <w:rFonts w:ascii="Times New Roman" w:hAnsi="Times New Roman" w:cs="Times New Roman"/>
        </w:rPr>
        <w:t xml:space="preserve">, </w:t>
      </w:r>
      <w:r w:rsidR="007D5110">
        <w:rPr>
          <w:rFonts w:ascii="Times New Roman" w:hAnsi="Times New Roman" w:cs="Times New Roman"/>
        </w:rPr>
        <w:t>nutritional education</w:t>
      </w:r>
      <w:r w:rsidR="007D5110">
        <w:rPr>
          <w:rFonts w:ascii="Times New Roman" w:hAnsi="Times New Roman" w:cs="Times New Roman"/>
        </w:rPr>
        <w:t xml:space="preserve">, and </w:t>
      </w:r>
      <w:r w:rsidR="007D5110">
        <w:rPr>
          <w:rFonts w:ascii="Times New Roman" w:hAnsi="Times New Roman" w:cs="Times New Roman"/>
        </w:rPr>
        <w:t>mobile mammogram unit</w:t>
      </w:r>
      <w:r w:rsidR="007D5110">
        <w:rPr>
          <w:rFonts w:ascii="Times New Roman" w:hAnsi="Times New Roman" w:cs="Times New Roman"/>
        </w:rPr>
        <w:t xml:space="preserve"> to promote healthcare among the members of the community. Furthermore, certain structural changes in the organization will also enable the possibility of the organization being upgraded in an effort to provide better care.</w:t>
      </w:r>
      <w:r w:rsidR="005C4700">
        <w:rPr>
          <w:rFonts w:ascii="Times New Roman" w:hAnsi="Times New Roman" w:cs="Times New Roman"/>
        </w:rPr>
        <w:t xml:space="preserve"> This way, a number of more positions will open up for the nursing staff, which will enable the present staff members to take better care of the population.</w:t>
      </w:r>
    </w:p>
    <w:p w:rsidR="005C4700" w:rsidRDefault="005C4700" w:rsidP="005C4700">
      <w:pPr>
        <w:pStyle w:val="Heading1"/>
      </w:pPr>
      <w:r>
        <w:lastRenderedPageBreak/>
        <w:t>Conclusion</w:t>
      </w:r>
    </w:p>
    <w:p w:rsidR="005C4700" w:rsidRPr="005C4700" w:rsidRDefault="00AB196A" w:rsidP="005C4700">
      <w:r>
        <w:t xml:space="preserve">Ultimately, the mission of the healthcare organization is to </w:t>
      </w:r>
      <w:r w:rsidR="00D42247">
        <w:t>build</w:t>
      </w:r>
      <w:r>
        <w:t xml:space="preserve"> a roadmap for both the current and future direction of the organization, which could improve the provision of quality healthcare services in the long run. Here, each staff member, especially the nurses</w:t>
      </w:r>
      <w:r w:rsidR="00D42247">
        <w:t>,</w:t>
      </w:r>
      <w:bookmarkStart w:id="0" w:name="_GoBack"/>
      <w:bookmarkEnd w:id="0"/>
      <w:r w:rsidR="00D42247">
        <w:t xml:space="preserve"> has</w:t>
      </w:r>
      <w:r>
        <w:t xml:space="preserve"> to play a huge contributory role to ensure that the system </w:t>
      </w:r>
      <w:r w:rsidR="00D42247">
        <w:t>keeps on developing and growing to provide better care to the masses.</w:t>
      </w:r>
    </w:p>
    <w:p w:rsidR="00D42247" w:rsidRDefault="00223785" w:rsidP="00D42247">
      <w:pPr>
        <w:ind w:firstLine="0"/>
      </w:pPr>
      <w:r>
        <w:rPr>
          <w:rFonts w:ascii="Times New Roman" w:hAnsi="Times New Roman" w:cs="Times New Roman"/>
        </w:rPr>
        <w:tab/>
      </w:r>
    </w:p>
    <w:p w:rsidR="00800B45" w:rsidRDefault="00D42247" w:rsidP="00800B45">
      <w:pPr>
        <w:pStyle w:val="Heading1"/>
      </w:pPr>
      <w:r>
        <w:br w:type="column"/>
      </w:r>
      <w:r w:rsidR="00800B45">
        <w:lastRenderedPageBreak/>
        <w:t>References</w:t>
      </w:r>
    </w:p>
    <w:p w:rsidR="00800B45" w:rsidRDefault="00800B45" w:rsidP="00800B45">
      <w:pPr>
        <w:ind w:left="720" w:hanging="720"/>
        <w:rPr>
          <w:rFonts w:ascii="Times New Roman" w:hAnsi="Times New Roman" w:cs="Times New Roman"/>
        </w:rPr>
      </w:pPr>
      <w:r>
        <w:rPr>
          <w:rFonts w:ascii="Times New Roman" w:hAnsi="Times New Roman" w:cs="Times New Roman"/>
        </w:rPr>
        <w:t>American Nurses Association Enterprise. (2018). What is nursing and what do nurses do? Retrieved from https://www.nursingworld.org/practice-policy/workforce/what-is-nursing/</w:t>
      </w:r>
    </w:p>
    <w:p w:rsidR="00800B45" w:rsidRDefault="00800B45" w:rsidP="00800B45">
      <w:pPr>
        <w:ind w:left="720" w:hanging="720"/>
        <w:rPr>
          <w:rFonts w:ascii="Times New Roman" w:hAnsi="Times New Roman" w:cs="Times New Roman"/>
          <w:color w:val="333333"/>
        </w:rPr>
      </w:pPr>
      <w:r w:rsidRPr="00096B37">
        <w:rPr>
          <w:rFonts w:ascii="Times New Roman" w:hAnsi="Times New Roman" w:cs="Times New Roman"/>
          <w:color w:val="333333"/>
        </w:rPr>
        <w:t xml:space="preserve">Berryman, S. N., Palmer, S. P., Kohl, J. E., &amp; Parham, J. S. (2013). Medical home model of patient-centered health care. </w:t>
      </w:r>
      <w:proofErr w:type="spellStart"/>
      <w:r w:rsidRPr="00096B37">
        <w:rPr>
          <w:rFonts w:ascii="Times New Roman" w:hAnsi="Times New Roman" w:cs="Times New Roman"/>
          <w:i/>
          <w:iCs/>
          <w:color w:val="333333"/>
        </w:rPr>
        <w:t>MedSurg</w:t>
      </w:r>
      <w:proofErr w:type="spellEnd"/>
      <w:r w:rsidRPr="00096B37">
        <w:rPr>
          <w:rFonts w:ascii="Times New Roman" w:hAnsi="Times New Roman" w:cs="Times New Roman"/>
          <w:i/>
          <w:iCs/>
          <w:color w:val="333333"/>
        </w:rPr>
        <w:t xml:space="preserve"> Nursing,</w:t>
      </w:r>
      <w:r w:rsidRPr="00096B37">
        <w:rPr>
          <w:rFonts w:ascii="Times New Roman" w:hAnsi="Times New Roman" w:cs="Times New Roman"/>
          <w:color w:val="333333"/>
        </w:rPr>
        <w:t xml:space="preserve"> </w:t>
      </w:r>
      <w:r w:rsidRPr="00096B37">
        <w:rPr>
          <w:rFonts w:ascii="Times New Roman" w:hAnsi="Times New Roman" w:cs="Times New Roman"/>
          <w:i/>
          <w:iCs/>
          <w:color w:val="333333"/>
        </w:rPr>
        <w:t>22</w:t>
      </w:r>
      <w:r w:rsidRPr="00096B37">
        <w:rPr>
          <w:rFonts w:ascii="Times New Roman" w:hAnsi="Times New Roman" w:cs="Times New Roman"/>
          <w:color w:val="333333"/>
        </w:rPr>
        <w:t xml:space="preserve">(3), 166-171. Retrieved from </w:t>
      </w:r>
      <w:hyperlink r:id="rId7" w:history="1">
        <w:r w:rsidRPr="0032041E">
          <w:rPr>
            <w:rStyle w:val="Hyperlink"/>
            <w:rFonts w:ascii="Times New Roman" w:hAnsi="Times New Roman" w:cs="Times New Roman"/>
          </w:rPr>
          <w:t>https://blackboard.ohio.edu/webapps/blackboard/execute/displayLearningUnit?course_id=_495575_1&amp;content_id=_8708639_1</w:t>
        </w:r>
      </w:hyperlink>
      <w:r w:rsidRPr="00096B37">
        <w:rPr>
          <w:rFonts w:ascii="Times New Roman" w:hAnsi="Times New Roman" w:cs="Times New Roman"/>
          <w:color w:val="333333"/>
        </w:rPr>
        <w:t>.</w:t>
      </w:r>
    </w:p>
    <w:p w:rsidR="00800B45" w:rsidRPr="007F3609" w:rsidRDefault="00800B45" w:rsidP="00AB196A">
      <w:pPr>
        <w:ind w:firstLine="0"/>
        <w:rPr>
          <w:rFonts w:ascii="Times New Roman" w:hAnsi="Times New Roman" w:cs="Times New Roman"/>
        </w:rPr>
      </w:pPr>
      <w:r w:rsidRPr="00C3162E">
        <w:rPr>
          <w:rFonts w:ascii="Times New Roman" w:hAnsi="Times New Roman" w:cs="Times New Roman"/>
        </w:rPr>
        <w:t xml:space="preserve">Huber, D. (2014). </w:t>
      </w:r>
      <w:r w:rsidRPr="00C3162E">
        <w:rPr>
          <w:rFonts w:ascii="Times New Roman" w:hAnsi="Times New Roman" w:cs="Times New Roman"/>
          <w:i/>
          <w:iCs/>
        </w:rPr>
        <w:t>Leadership &amp; nursing care management</w:t>
      </w:r>
      <w:r w:rsidRPr="00C3162E">
        <w:rPr>
          <w:rFonts w:ascii="Times New Roman" w:hAnsi="Times New Roman" w:cs="Times New Roman"/>
        </w:rPr>
        <w:t xml:space="preserve"> (5th ed.). St. Louis, MO: Elsevier.</w:t>
      </w:r>
    </w:p>
    <w:p w:rsidR="00800B45" w:rsidRDefault="00800B45" w:rsidP="00800B45">
      <w:pPr>
        <w:ind w:left="720" w:hanging="720"/>
        <w:rPr>
          <w:rFonts w:ascii="Times New Roman" w:hAnsi="Times New Roman" w:cs="Times New Roman"/>
        </w:rPr>
      </w:pPr>
      <w:r w:rsidRPr="00096B37">
        <w:rPr>
          <w:rFonts w:ascii="Times New Roman" w:hAnsi="Times New Roman" w:cs="Times New Roman"/>
        </w:rPr>
        <w:t xml:space="preserve">Joseph, M. L., &amp; Bogue, R. J. (2016). A theory-based approach to nursing shared governance. </w:t>
      </w:r>
      <w:r w:rsidRPr="00096B37">
        <w:rPr>
          <w:rFonts w:ascii="Times New Roman" w:hAnsi="Times New Roman" w:cs="Times New Roman"/>
          <w:i/>
        </w:rPr>
        <w:t>Nursing Outlook, 64</w:t>
      </w:r>
      <w:r w:rsidRPr="00096B37">
        <w:rPr>
          <w:rFonts w:ascii="Times New Roman" w:hAnsi="Times New Roman" w:cs="Times New Roman"/>
        </w:rPr>
        <w:t>(4), 339-351. doi:10.1016/J.OUTLOOK.2016.01.004</w:t>
      </w:r>
    </w:p>
    <w:p w:rsidR="00800B45" w:rsidRPr="00096B37" w:rsidRDefault="00800B45" w:rsidP="00800B45">
      <w:pPr>
        <w:ind w:left="720" w:hanging="720"/>
        <w:rPr>
          <w:rFonts w:ascii="Times New Roman" w:hAnsi="Times New Roman" w:cs="Times New Roman"/>
        </w:rPr>
      </w:pPr>
      <w:r w:rsidRPr="00096B37">
        <w:rPr>
          <w:rFonts w:ascii="Times New Roman" w:hAnsi="Times New Roman" w:cs="Times New Roman"/>
        </w:rPr>
        <w:t xml:space="preserve">MacLeod, L. (2016). Aligning </w:t>
      </w:r>
      <w:r>
        <w:rPr>
          <w:rFonts w:ascii="Times New Roman" w:hAnsi="Times New Roman" w:cs="Times New Roman"/>
        </w:rPr>
        <w:t>m</w:t>
      </w:r>
      <w:r w:rsidRPr="00096B37">
        <w:rPr>
          <w:rFonts w:ascii="Times New Roman" w:hAnsi="Times New Roman" w:cs="Times New Roman"/>
        </w:rPr>
        <w:t xml:space="preserve">ission, </w:t>
      </w:r>
      <w:r>
        <w:rPr>
          <w:rFonts w:ascii="Times New Roman" w:hAnsi="Times New Roman" w:cs="Times New Roman"/>
        </w:rPr>
        <w:t>v</w:t>
      </w:r>
      <w:r w:rsidRPr="00096B37">
        <w:rPr>
          <w:rFonts w:ascii="Times New Roman" w:hAnsi="Times New Roman" w:cs="Times New Roman"/>
        </w:rPr>
        <w:t xml:space="preserve">ision, and </w:t>
      </w:r>
      <w:r>
        <w:rPr>
          <w:rFonts w:ascii="Times New Roman" w:hAnsi="Times New Roman" w:cs="Times New Roman"/>
        </w:rPr>
        <w:t>v</w:t>
      </w:r>
      <w:r w:rsidRPr="00096B37">
        <w:rPr>
          <w:rFonts w:ascii="Times New Roman" w:hAnsi="Times New Roman" w:cs="Times New Roman"/>
        </w:rPr>
        <w:t xml:space="preserve">alues: The </w:t>
      </w:r>
      <w:r>
        <w:rPr>
          <w:rFonts w:ascii="Times New Roman" w:hAnsi="Times New Roman" w:cs="Times New Roman"/>
        </w:rPr>
        <w:t>n</w:t>
      </w:r>
      <w:r w:rsidRPr="00096B37">
        <w:rPr>
          <w:rFonts w:ascii="Times New Roman" w:hAnsi="Times New Roman" w:cs="Times New Roman"/>
        </w:rPr>
        <w:t xml:space="preserve">urse </w:t>
      </w:r>
      <w:r>
        <w:rPr>
          <w:rFonts w:ascii="Times New Roman" w:hAnsi="Times New Roman" w:cs="Times New Roman"/>
        </w:rPr>
        <w:t>l</w:t>
      </w:r>
      <w:r w:rsidRPr="00096B37">
        <w:rPr>
          <w:rFonts w:ascii="Times New Roman" w:hAnsi="Times New Roman" w:cs="Times New Roman"/>
        </w:rPr>
        <w:t xml:space="preserve">eader's </w:t>
      </w:r>
      <w:r>
        <w:rPr>
          <w:rFonts w:ascii="Times New Roman" w:hAnsi="Times New Roman" w:cs="Times New Roman"/>
        </w:rPr>
        <w:t>r</w:t>
      </w:r>
      <w:r w:rsidRPr="00096B37">
        <w:rPr>
          <w:rFonts w:ascii="Times New Roman" w:hAnsi="Times New Roman" w:cs="Times New Roman"/>
        </w:rPr>
        <w:t>ol</w:t>
      </w:r>
      <w:r>
        <w:rPr>
          <w:rFonts w:ascii="Times New Roman" w:hAnsi="Times New Roman" w:cs="Times New Roman"/>
        </w:rPr>
        <w:t>e</w:t>
      </w:r>
      <w:r w:rsidRPr="00096B37">
        <w:rPr>
          <w:rFonts w:ascii="Times New Roman" w:hAnsi="Times New Roman" w:cs="Times New Roman"/>
          <w:i/>
        </w:rPr>
        <w:t>. Nurse Leader, 14</w:t>
      </w:r>
      <w:r w:rsidRPr="00096B37">
        <w:rPr>
          <w:rFonts w:ascii="Times New Roman" w:hAnsi="Times New Roman" w:cs="Times New Roman"/>
        </w:rPr>
        <w:t>(6), 438-441. doi:10.1016/J.MNL.2016.09.005</w:t>
      </w:r>
    </w:p>
    <w:p w:rsidR="005C4700" w:rsidRPr="005C4700" w:rsidRDefault="005C4700" w:rsidP="005C470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C4700">
        <w:rPr>
          <w:rFonts w:ascii="Times New Roman" w:hAnsi="Times New Roman" w:cs="Times New Roman"/>
        </w:rPr>
        <w:t>Ohio Hills. (2019). Ohio Hills Health Services. Retrieved October 8, 2019, from https://www.ohiohillshealthservices.com</w:t>
      </w:r>
    </w:p>
    <w:p w:rsidR="002F170D" w:rsidRPr="002F170D" w:rsidRDefault="005C4700" w:rsidP="002F170D">
      <w:r>
        <w:fldChar w:fldCharType="end"/>
      </w:r>
    </w:p>
    <w:sectPr w:rsidR="002F170D" w:rsidRPr="002F170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5749" w:rsidRDefault="00175749">
      <w:pPr>
        <w:spacing w:line="240" w:lineRule="auto"/>
      </w:pPr>
      <w:r>
        <w:separator/>
      </w:r>
    </w:p>
    <w:p w:rsidR="00175749" w:rsidRDefault="00175749"/>
  </w:endnote>
  <w:endnote w:type="continuationSeparator" w:id="0">
    <w:p w:rsidR="00175749" w:rsidRDefault="00175749">
      <w:pPr>
        <w:spacing w:line="240" w:lineRule="auto"/>
      </w:pPr>
      <w:r>
        <w:continuationSeparator/>
      </w:r>
    </w:p>
    <w:p w:rsidR="00175749" w:rsidRDefault="001757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5749" w:rsidRDefault="00175749">
      <w:pPr>
        <w:spacing w:line="240" w:lineRule="auto"/>
      </w:pPr>
      <w:r>
        <w:separator/>
      </w:r>
    </w:p>
    <w:p w:rsidR="00175749" w:rsidRDefault="00175749"/>
  </w:footnote>
  <w:footnote w:type="continuationSeparator" w:id="0">
    <w:p w:rsidR="00175749" w:rsidRDefault="00175749">
      <w:pPr>
        <w:spacing w:line="240" w:lineRule="auto"/>
      </w:pPr>
      <w:r>
        <w:continuationSeparator/>
      </w:r>
    </w:p>
    <w:p w:rsidR="00175749" w:rsidRDefault="0017574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rAaQaKgwsAAAA"/>
  </w:docVars>
  <w:rsids>
    <w:rsidRoot w:val="005C39B5"/>
    <w:rsid w:val="00074722"/>
    <w:rsid w:val="000949B4"/>
    <w:rsid w:val="000A40AE"/>
    <w:rsid w:val="000D3F41"/>
    <w:rsid w:val="00175749"/>
    <w:rsid w:val="001C701E"/>
    <w:rsid w:val="00223785"/>
    <w:rsid w:val="00272A48"/>
    <w:rsid w:val="002B50E6"/>
    <w:rsid w:val="002F170D"/>
    <w:rsid w:val="00334AC7"/>
    <w:rsid w:val="00355DCA"/>
    <w:rsid w:val="00373CA4"/>
    <w:rsid w:val="003B6B63"/>
    <w:rsid w:val="004511D7"/>
    <w:rsid w:val="004724D7"/>
    <w:rsid w:val="004A3F1F"/>
    <w:rsid w:val="004E6F1D"/>
    <w:rsid w:val="0051485B"/>
    <w:rsid w:val="00551A02"/>
    <w:rsid w:val="005534FA"/>
    <w:rsid w:val="005B3A43"/>
    <w:rsid w:val="005C39B5"/>
    <w:rsid w:val="005C4700"/>
    <w:rsid w:val="005D3A03"/>
    <w:rsid w:val="006625B9"/>
    <w:rsid w:val="0066723E"/>
    <w:rsid w:val="00692D73"/>
    <w:rsid w:val="00736018"/>
    <w:rsid w:val="00742904"/>
    <w:rsid w:val="00760D91"/>
    <w:rsid w:val="007911AA"/>
    <w:rsid w:val="007D5110"/>
    <w:rsid w:val="007E7334"/>
    <w:rsid w:val="008002C0"/>
    <w:rsid w:val="00800B45"/>
    <w:rsid w:val="00832A61"/>
    <w:rsid w:val="008647E3"/>
    <w:rsid w:val="008A6973"/>
    <w:rsid w:val="008C5323"/>
    <w:rsid w:val="008D477A"/>
    <w:rsid w:val="00923AEA"/>
    <w:rsid w:val="00974697"/>
    <w:rsid w:val="00985D1A"/>
    <w:rsid w:val="009A1875"/>
    <w:rsid w:val="009A6A3B"/>
    <w:rsid w:val="00A65E38"/>
    <w:rsid w:val="00A86288"/>
    <w:rsid w:val="00A877F6"/>
    <w:rsid w:val="00AB196A"/>
    <w:rsid w:val="00AD517B"/>
    <w:rsid w:val="00B11F65"/>
    <w:rsid w:val="00B823AA"/>
    <w:rsid w:val="00BA45DB"/>
    <w:rsid w:val="00BF4184"/>
    <w:rsid w:val="00C0601E"/>
    <w:rsid w:val="00C31D30"/>
    <w:rsid w:val="00C72F48"/>
    <w:rsid w:val="00CA021D"/>
    <w:rsid w:val="00CC2BFB"/>
    <w:rsid w:val="00CD6E39"/>
    <w:rsid w:val="00CF43D9"/>
    <w:rsid w:val="00CF6E91"/>
    <w:rsid w:val="00D33AE3"/>
    <w:rsid w:val="00D42247"/>
    <w:rsid w:val="00D85B68"/>
    <w:rsid w:val="00DA70CB"/>
    <w:rsid w:val="00DE1731"/>
    <w:rsid w:val="00E6004D"/>
    <w:rsid w:val="00E81978"/>
    <w:rsid w:val="00EE5314"/>
    <w:rsid w:val="00F36DEA"/>
    <w:rsid w:val="00F379B7"/>
    <w:rsid w:val="00F525FA"/>
    <w:rsid w:val="00F6407D"/>
    <w:rsid w:val="00F77F85"/>
    <w:rsid w:val="00F83B1E"/>
    <w:rsid w:val="00FD166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231F2"/>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800B4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blackboard.ohio.edu/webapps/blackboard/execute/displayLearningUnit?course_id=_495575_1&amp;content_id=_8708639_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swiss"/>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76B20"/>
    <w:rsid w:val="000F736C"/>
    <w:rsid w:val="00150C1A"/>
    <w:rsid w:val="00321589"/>
    <w:rsid w:val="00506FCC"/>
    <w:rsid w:val="00637CDC"/>
    <w:rsid w:val="00642A22"/>
    <w:rsid w:val="00722BDE"/>
    <w:rsid w:val="0090096B"/>
    <w:rsid w:val="00A91B7B"/>
    <w:rsid w:val="00E36345"/>
    <w:rsid w:val="00F86048"/>
    <w:rsid w:val="00FC28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TotalTime>
  <Pages>5</Pages>
  <Words>1027</Words>
  <Characters>585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7</cp:revision>
  <dcterms:created xsi:type="dcterms:W3CDTF">2019-10-08T02:11:00Z</dcterms:created>
  <dcterms:modified xsi:type="dcterms:W3CDTF">2019-10-08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IcfpHgZ"/&gt;&lt;style id="http://www.zotero.org/styles/apa" locale="en-US" hasBibliography="1" bibliographyStyleHasBeenSet="1"/&gt;&lt;prefs&gt;&lt;pref name="fieldType" value="Field"/&gt;&lt;/prefs&gt;&lt;/data&gt;</vt:lpwstr>
  </property>
</Properties>
</file>